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bstract"/>
      <w:bookmarkStart w:id="2" w:name="acknowledgements"/>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1"/>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055A22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9123570"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w:t>
      </w:r>
      <w:r>
        <w:lastRenderedPageBreak/>
        <w:t xml:space="preserve">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42B33556"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Note, w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051AE84"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7"/>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8"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8"/>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w:t>
      </w:r>
      <w:r w:rsidRPr="00070A7B">
        <w:rPr>
          <w:rFonts w:hAnsi="Times New Roman" w:cs="Times New Roman"/>
          <w:noProof/>
        </w:rPr>
        <w:lastRenderedPageBreak/>
        <w:t xml:space="preserve">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lastRenderedPageBreak/>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w:t>
      </w:r>
      <w:bookmarkStart w:id="9" w:name="_GoBack"/>
      <w:bookmarkEnd w:id="9"/>
      <w:r w:rsidR="00EF41C1" w:rsidRPr="00EF41C1">
        <w: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546027" w14:textId="77777777" w:rsidR="006F774F" w:rsidRDefault="006F774F">
      <w:pPr>
        <w:spacing w:after="0"/>
      </w:pPr>
      <w:r>
        <w:separator/>
      </w:r>
    </w:p>
  </w:endnote>
  <w:endnote w:type="continuationSeparator" w:id="0">
    <w:p w14:paraId="14FB818C" w14:textId="77777777" w:rsidR="006F774F" w:rsidRDefault="006F774F">
      <w:pPr>
        <w:spacing w:after="0"/>
      </w:pPr>
      <w:r>
        <w:continuationSeparator/>
      </w:r>
    </w:p>
  </w:endnote>
  <w:endnote w:type="continuationNotice" w:id="1">
    <w:p w14:paraId="5E914062" w14:textId="77777777" w:rsidR="006F774F" w:rsidRDefault="006F774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C04DE" w:rsidRDefault="007C04D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C04DE" w:rsidRDefault="007C0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F124A" w14:textId="77777777" w:rsidR="006F774F" w:rsidRDefault="006F774F">
      <w:r>
        <w:separator/>
      </w:r>
    </w:p>
  </w:footnote>
  <w:footnote w:type="continuationSeparator" w:id="0">
    <w:p w14:paraId="7A33A502" w14:textId="77777777" w:rsidR="006F774F" w:rsidRDefault="006F774F">
      <w:r>
        <w:continuationSeparator/>
      </w:r>
    </w:p>
  </w:footnote>
  <w:footnote w:type="continuationNotice" w:id="1">
    <w:p w14:paraId="144940A1" w14:textId="77777777" w:rsidR="006F774F" w:rsidRDefault="006F774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6F774F"/>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FF1732-C2F8-804E-A9A9-9C512404B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8</TotalTime>
  <Pages>26</Pages>
  <Words>40675</Words>
  <Characters>231854</Characters>
  <Application>Microsoft Office Word</Application>
  <DocSecurity>0</DocSecurity>
  <Lines>1932</Lines>
  <Paragraphs>54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198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75</cp:revision>
  <cp:lastPrinted>2020-01-06T10:27:00Z</cp:lastPrinted>
  <dcterms:created xsi:type="dcterms:W3CDTF">2019-12-03T09:32:00Z</dcterms:created>
  <dcterms:modified xsi:type="dcterms:W3CDTF">2020-01-1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